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BF7566">
          <w:pPr>
            <w:pStyle w:val="TOC2"/>
            <w:tabs>
              <w:tab w:val="right" w:leader="dot" w:pos="9016"/>
            </w:tabs>
            <w:rPr>
              <w:noProof/>
              <w:lang w:val="en-AU"/>
            </w:rPr>
          </w:pPr>
          <w:r w:rsidRPr="00BF7566">
            <w:fldChar w:fldCharType="begin"/>
          </w:r>
          <w:r w:rsidR="00632557">
            <w:instrText xml:space="preserve"> TOC \o "1-3" \h \z \u </w:instrText>
          </w:r>
          <w:r w:rsidRPr="00BF7566">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BF7566">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BF7566">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BF7566">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BF7566">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BF7566">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BF7566">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BF7566">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Pr="00EB634C" w:rsidRDefault="002B3CB8" w:rsidP="002B3CB8">
      <w:r w:rsidRPr="00EB634C">
        <w:t>T</w:t>
      </w:r>
      <w:r w:rsidR="00A374CD" w:rsidRPr="00EB634C">
        <w:t xml:space="preserve">he contents of this document </w:t>
      </w:r>
      <w:proofErr w:type="gramStart"/>
      <w:r w:rsidR="00A374CD" w:rsidRPr="00EB634C">
        <w:t xml:space="preserve">is </w:t>
      </w:r>
      <w:r w:rsidRPr="00EB634C">
        <w:t xml:space="preserve"> private</w:t>
      </w:r>
      <w:proofErr w:type="gramEnd"/>
      <w:r w:rsidRPr="00EB634C">
        <w:t xml:space="preserve"> and confidential. If you do not have authorization from the owner of this document you are prohibited from reading it.</w:t>
      </w:r>
    </w:p>
    <w:p w:rsidR="000E1729" w:rsidRPr="00FB01E5" w:rsidRDefault="00C247FD" w:rsidP="00E47E02">
      <w:pPr>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w:t>
      </w:r>
      <w:proofErr w:type="spellStart"/>
      <w:r w:rsidRPr="00FB01E5">
        <w:rPr>
          <w:sz w:val="24"/>
          <w:szCs w:val="24"/>
        </w:rPr>
        <w:t>memorability</w:t>
      </w:r>
      <w:proofErr w:type="spellEnd"/>
      <w:r w:rsidRPr="00FB01E5">
        <w:rPr>
          <w:sz w:val="24"/>
          <w:szCs w:val="24"/>
        </w:rPr>
        <w:t>,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BF7566"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BF7566" w:rsidRPr="00FB01E5">
        <w:rPr>
          <w:sz w:val="24"/>
          <w:szCs w:val="24"/>
        </w:rPr>
        <w:fldChar w:fldCharType="separate"/>
      </w:r>
      <w:r w:rsidRPr="00FB01E5">
        <w:rPr>
          <w:noProof/>
          <w:sz w:val="24"/>
          <w:szCs w:val="24"/>
        </w:rPr>
        <w:t>(Method &amp; Passwords, 2009)</w:t>
      </w:r>
      <w:r w:rsidR="00BF7566" w:rsidRPr="00FB01E5">
        <w:rPr>
          <w:sz w:val="24"/>
          <w:szCs w:val="24"/>
        </w:rPr>
        <w:fldChar w:fldCharType="end"/>
      </w:r>
      <w:r w:rsidRPr="00FB01E5">
        <w:rPr>
          <w:sz w:val="24"/>
          <w:szCs w:val="24"/>
        </w:rPr>
        <w:t>.</w:t>
      </w:r>
    </w:p>
    <w:p w:rsidR="00646FAE" w:rsidRDefault="000E1729" w:rsidP="00E47E02">
      <w:pPr>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w:t>
      </w:r>
      <w:r w:rsidRPr="00FB01E5">
        <w:rPr>
          <w:sz w:val="24"/>
          <w:szCs w:val="24"/>
        </w:rPr>
        <w:lastRenderedPageBreak/>
        <w:t xml:space="preserve">more accessible environment. (Alliance for Technology Access: tasc.ataccess.org) There are several types of assistive technology available to improve accessibility when using comp </w:t>
      </w:r>
      <w:proofErr w:type="spellStart"/>
      <w:r w:rsidRPr="00FB01E5">
        <w:rPr>
          <w:sz w:val="24"/>
          <w:szCs w:val="24"/>
        </w:rPr>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BF7566"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BF7566" w:rsidRPr="00FB01E5">
        <w:rPr>
          <w:sz w:val="24"/>
          <w:szCs w:val="24"/>
        </w:rPr>
        <w:fldChar w:fldCharType="separate"/>
      </w:r>
      <w:r w:rsidRPr="00FB01E5">
        <w:rPr>
          <w:noProof/>
          <w:sz w:val="24"/>
          <w:szCs w:val="24"/>
        </w:rPr>
        <w:t>(Camen Lamboy, 2002)</w:t>
      </w:r>
      <w:r w:rsidR="00BF7566"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420C86" w:rsidRPr="0082298B" w:rsidRDefault="004573E3" w:rsidP="00E47E02">
      <w:pPr>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Pr="00590E4D" w:rsidRDefault="003D709B" w:rsidP="00E47E02">
      <w:pPr>
        <w:rPr>
          <w:rStyle w:val="Heading3Char"/>
          <w:color w:val="auto"/>
        </w:rPr>
      </w:pPr>
    </w:p>
    <w:p w:rsidR="00746B09" w:rsidRPr="00F210B7" w:rsidRDefault="00746B09" w:rsidP="00E47E02">
      <w:pPr>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BF7566"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BF7566" w:rsidRPr="00F210B7">
        <w:fldChar w:fldCharType="separate"/>
      </w:r>
      <w:r w:rsidR="003377C2" w:rsidRPr="00F210B7">
        <w:rPr>
          <w:noProof/>
        </w:rPr>
        <w:t>(Method &amp; Passwords, 2009)</w:t>
      </w:r>
      <w:r w:rsidR="00BF7566"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BF7566"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BF7566" w:rsidRPr="00F210B7">
        <w:rPr>
          <w:sz w:val="24"/>
          <w:szCs w:val="24"/>
        </w:rPr>
        <w:fldChar w:fldCharType="separate"/>
      </w:r>
      <w:r w:rsidR="003377C2" w:rsidRPr="00F210B7">
        <w:rPr>
          <w:noProof/>
          <w:sz w:val="24"/>
          <w:szCs w:val="24"/>
        </w:rPr>
        <w:t>(Method &amp; Passwords, 2009)</w:t>
      </w:r>
      <w:r w:rsidR="00BF7566"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xml:space="preserve">, downloaded and installed </w:t>
      </w:r>
      <w:r>
        <w:lastRenderedPageBreak/>
        <w:t>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BF7566">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BF7566">
        <w:fldChar w:fldCharType="separate"/>
      </w:r>
      <w:r w:rsidR="003377C2">
        <w:rPr>
          <w:noProof/>
        </w:rPr>
        <w:t>(K.G.Mark, 2016)</w:t>
      </w:r>
      <w:r w:rsidR="00BF7566">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BF7566">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BF7566">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BF7566">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BF7566"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BF7566" w:rsidP="000E1729">
      <w:pPr>
        <w:pStyle w:val="EndNoteBibliography"/>
        <w:ind w:left="720" w:hanging="720"/>
      </w:pPr>
      <w:r w:rsidRPr="00BF7566">
        <w:fldChar w:fldCharType="begin"/>
      </w:r>
      <w:r w:rsidR="00E47E02">
        <w:instrText xml:space="preserve"> ADDIN EN.REFLIST </w:instrText>
      </w:r>
      <w:r w:rsidRPr="00BF7566">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6"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BF7566"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571E7"/>
    <w:rsid w:val="00090B13"/>
    <w:rsid w:val="000A207A"/>
    <w:rsid w:val="000A7C4A"/>
    <w:rsid w:val="000E1729"/>
    <w:rsid w:val="000E4481"/>
    <w:rsid w:val="00131FEE"/>
    <w:rsid w:val="00152DAF"/>
    <w:rsid w:val="00170F0B"/>
    <w:rsid w:val="001721B5"/>
    <w:rsid w:val="0017739A"/>
    <w:rsid w:val="001D21A7"/>
    <w:rsid w:val="002B3CB8"/>
    <w:rsid w:val="002C029F"/>
    <w:rsid w:val="002C2E12"/>
    <w:rsid w:val="002E03FC"/>
    <w:rsid w:val="00303A91"/>
    <w:rsid w:val="0032107A"/>
    <w:rsid w:val="003377C2"/>
    <w:rsid w:val="003723A2"/>
    <w:rsid w:val="003A54DB"/>
    <w:rsid w:val="003A6421"/>
    <w:rsid w:val="003D709B"/>
    <w:rsid w:val="00400109"/>
    <w:rsid w:val="00415E99"/>
    <w:rsid w:val="00420C86"/>
    <w:rsid w:val="00422FFB"/>
    <w:rsid w:val="004454E3"/>
    <w:rsid w:val="00454FC6"/>
    <w:rsid w:val="004573E3"/>
    <w:rsid w:val="004A11BE"/>
    <w:rsid w:val="004C06D5"/>
    <w:rsid w:val="004D06E7"/>
    <w:rsid w:val="004F1DCC"/>
    <w:rsid w:val="00504552"/>
    <w:rsid w:val="00532089"/>
    <w:rsid w:val="00544BA6"/>
    <w:rsid w:val="00576194"/>
    <w:rsid w:val="00590E4D"/>
    <w:rsid w:val="00632557"/>
    <w:rsid w:val="006342AF"/>
    <w:rsid w:val="00646FAE"/>
    <w:rsid w:val="006C0854"/>
    <w:rsid w:val="006D088F"/>
    <w:rsid w:val="00701EA9"/>
    <w:rsid w:val="00711BB6"/>
    <w:rsid w:val="00746B09"/>
    <w:rsid w:val="00764D9E"/>
    <w:rsid w:val="007E179D"/>
    <w:rsid w:val="0082298B"/>
    <w:rsid w:val="008372F0"/>
    <w:rsid w:val="008B7EAE"/>
    <w:rsid w:val="008E1032"/>
    <w:rsid w:val="00924E98"/>
    <w:rsid w:val="00944875"/>
    <w:rsid w:val="00952974"/>
    <w:rsid w:val="009E123D"/>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66122"/>
    <w:rsid w:val="00D90641"/>
    <w:rsid w:val="00DA024B"/>
    <w:rsid w:val="00DA1B1F"/>
    <w:rsid w:val="00E028F2"/>
    <w:rsid w:val="00E03EE6"/>
    <w:rsid w:val="00E0466E"/>
    <w:rsid w:val="00E47E02"/>
    <w:rsid w:val="00E71BD4"/>
    <w:rsid w:val="00EB634C"/>
    <w:rsid w:val="00F210B7"/>
    <w:rsid w:val="00FB01E5"/>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A9513D-4277-4FAB-92E0-01C136613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857</Words>
  <Characters>1628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4</cp:revision>
  <cp:lastPrinted>2022-04-02T12:14:00Z</cp:lastPrinted>
  <dcterms:created xsi:type="dcterms:W3CDTF">2022-04-03T17:19:00Z</dcterms:created>
  <dcterms:modified xsi:type="dcterms:W3CDTF">2022-04-03T17:20:00Z</dcterms:modified>
</cp:coreProperties>
</file>